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D758E2">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D758E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D758E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D758E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D758E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D758E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D758E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D758E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D758E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D758E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D758E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D758E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D758E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D758E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D758E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D758E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D758E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D758E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D758E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D758E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D758E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D758E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D758E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D758E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D758E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275A40F6"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21DAB57C" w:rsidR="002B6979" w:rsidRDefault="002B6979" w:rsidP="00CA31F6">
      <w:pPr>
        <w:pStyle w:val="Ttulo1"/>
      </w:pPr>
      <w:bookmarkStart w:id="4" w:name="_Toc51603073"/>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6945657"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527C5C4"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6C77BB39"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0800C174"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2</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22E562F2"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3</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3AA0DE52"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4</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6C93FD89"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12D8226E"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5</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E89B97"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6</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548D615B"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7</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78127793"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54182D58"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2012625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0D05E89E"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47919C4"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8</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5930008E"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342A2D37"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712D7069" w:rsidR="008B1BE6" w:rsidRDefault="00A92768" w:rsidP="00CA31F6">
      <w:pPr>
        <w:pStyle w:val="Ttulo2"/>
      </w:pPr>
      <w:bookmarkStart w:id="40" w:name="_Toc51603080"/>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2F4A477"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1"/>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21EE54F5" w:rsidR="00F66337" w:rsidRDefault="001531B8" w:rsidP="00CA31F6">
      <w:r>
        <w:tab/>
        <w:t xml:space="preserve">Com isso, foi possível entender e desenvolver um modelo </w:t>
      </w:r>
      <w:r w:rsidR="000210A2">
        <w:t>de sistemas de recomendação</w:t>
      </w:r>
      <w:r w:rsidR="00C60EE5">
        <w:t xml:space="preserve"> chamado </w:t>
      </w:r>
      <w:bookmarkStart w:id="42" w:name="_Hlk42551519"/>
      <w:r w:rsidR="00E57227" w:rsidRPr="001C6C9A">
        <w:rPr>
          <w:i/>
        </w:rPr>
        <w:t>DC</w:t>
      </w:r>
      <w:r w:rsidR="00011779" w:rsidRPr="001C6C9A">
        <w:rPr>
          <w:i/>
        </w:rPr>
        <w:t>RM</w:t>
      </w:r>
      <w:bookmarkEnd w:id="42"/>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1E362B5F" w:rsidR="000F766B" w:rsidRDefault="000F766B" w:rsidP="000F766B">
      <w:pPr>
        <w:pStyle w:val="Legenda"/>
        <w:rPr>
          <w:bCs/>
          <w:iCs/>
          <w:caps/>
          <w:snapToGrid w:val="0"/>
          <w:color w:val="000000"/>
          <w:spacing w:val="10"/>
          <w:kern w:val="28"/>
          <w:szCs w:val="20"/>
        </w:rPr>
      </w:pPr>
      <w:bookmarkStart w:id="43" w:name="_Ref52742150"/>
      <w:bookmarkStart w:id="44" w:name="_Ref52742133"/>
      <w:r>
        <w:t xml:space="preserve">Figura </w:t>
      </w:r>
      <w:r>
        <w:fldChar w:fldCharType="begin"/>
      </w:r>
      <w:r>
        <w:instrText xml:space="preserve"> SEQ Figura \* ARABIC </w:instrText>
      </w:r>
      <w:r>
        <w:fldChar w:fldCharType="separate"/>
      </w:r>
      <w:r>
        <w:rPr>
          <w:noProof/>
        </w:rPr>
        <w:t>1</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Pr>
          <w:i/>
          <w:iCs w:val="0"/>
        </w:rPr>
        <w:t>.</w:t>
      </w:r>
      <w:r>
        <w:t xml:space="preserve"> A qual se encontra na classe </w:t>
      </w:r>
      <w:proofErr w:type="spellStart"/>
      <w:r w:rsidRPr="000F2C68">
        <w:rPr>
          <w:i/>
          <w:iCs w:val="0"/>
        </w:rPr>
        <w:t>KNeighborsClassifier</w:t>
      </w:r>
      <w:proofErr w:type="spellEnd"/>
      <w:r>
        <w:t xml:space="preserve"> do modulo </w:t>
      </w:r>
      <w:proofErr w:type="spellStart"/>
      <w:r w:rsidRPr="000F2C68">
        <w:rPr>
          <w:i/>
          <w:iCs w:val="0"/>
        </w:rPr>
        <w:t>sklearn.neighbors</w:t>
      </w:r>
      <w:proofErr w:type="spell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422DB7D6"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078FF0EB"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6955F2">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6CF99604"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9C2CCCA"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0"/>
      <w:r w:rsidR="00CF5FC9">
        <w:rPr>
          <w:rStyle w:val="Refdecomentrio"/>
        </w:rPr>
        <w:commentReference w:id="60"/>
      </w:r>
    </w:p>
    <w:p w14:paraId="550D217F" w14:textId="2627A08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43C801B8"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6A9B4A6F"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21B891FB"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10</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60637EF5" w:rsidR="002D4647" w:rsidRDefault="002D4647" w:rsidP="002D4647">
      <w:pPr>
        <w:pStyle w:val="Legenda"/>
      </w:pPr>
      <w:bookmarkStart w:id="80" w:name="_Ref48857312"/>
      <w:r>
        <w:t xml:space="preserve">Quadro </w:t>
      </w:r>
      <w:r w:rsidR="00D758E2">
        <w:fldChar w:fldCharType="begin"/>
      </w:r>
      <w:r w:rsidR="00D758E2">
        <w:instrText xml:space="preserve"> SEQ Quadro \* ARABIC </w:instrText>
      </w:r>
      <w:r w:rsidR="00D758E2">
        <w:fldChar w:fldCharType="separate"/>
      </w:r>
      <w:r>
        <w:rPr>
          <w:noProof/>
        </w:rPr>
        <w:t>2</w:t>
      </w:r>
      <w:r w:rsidR="00D758E2">
        <w:rPr>
          <w:noProof/>
        </w:rPr>
        <w:fldChar w:fldCharType="end"/>
      </w:r>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A41390"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545E61C0" w:rsidR="00B021FD" w:rsidRDefault="00B021FD" w:rsidP="00B021FD">
      <w:pPr>
        <w:pStyle w:val="Ttulo3"/>
      </w:pPr>
      <w:bookmarkStart w:id="81" w:name="_Toc51603088"/>
      <w:r>
        <w:t>Pré-teste</w:t>
      </w:r>
      <w:r w:rsidR="00DB0C61">
        <w:t xml:space="preserve"> do questionário</w:t>
      </w:r>
      <w:bookmarkEnd w:id="81"/>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03B60E9"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4C4127A1" w14:textId="4B87EA9B" w:rsidR="00C076B3" w:rsidRDefault="00C076B3" w:rsidP="00C076B3">
      <w:pPr>
        <w:pStyle w:val="Ttulo2"/>
      </w:pPr>
      <w:r>
        <w:t>Desenvolvimento Do plugin</w:t>
      </w:r>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3AD7A0C" w:rsidR="00B61F3A" w:rsidRDefault="00B61F3A" w:rsidP="00EF3570">
      <w:pPr>
        <w:pStyle w:val="Legenda"/>
      </w:pPr>
      <w:r>
        <w:t xml:space="preserve">Figura </w:t>
      </w:r>
      <w:r w:rsidR="00D758E2">
        <w:fldChar w:fldCharType="begin"/>
      </w:r>
      <w:r w:rsidR="00D758E2">
        <w:instrText xml:space="preserve"> SEQ Figura \* ARABIC </w:instrText>
      </w:r>
      <w:r w:rsidR="00D758E2">
        <w:fldChar w:fldCharType="separate"/>
      </w:r>
      <w:r w:rsidR="006955F2">
        <w:rPr>
          <w:noProof/>
        </w:rPr>
        <w:t>11</w:t>
      </w:r>
      <w:r w:rsidR="00D758E2">
        <w:rPr>
          <w:noProof/>
        </w:rPr>
        <w:fldChar w:fldCharType="end"/>
      </w:r>
      <w:r>
        <w:t xml:space="preserve"> Tela </w:t>
      </w:r>
      <w:r w:rsidR="002C4866">
        <w:t>introdutória</w:t>
      </w:r>
      <w:r>
        <w:t xml:space="preserve"> da aplicação </w:t>
      </w:r>
      <w:r w:rsidRPr="00B61F3A">
        <w:t>(próprio, 2020)</w:t>
      </w:r>
    </w:p>
    <w:p w14:paraId="312FD9DB" w14:textId="357E2E04" w:rsidR="0041211D" w:rsidRPr="0041211D" w:rsidRDefault="0041211D" w:rsidP="0041211D">
      <w:pPr>
        <w:pStyle w:val="Ttulo3"/>
      </w:pPr>
      <w:r>
        <w:t>Telas da aplicação</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4126325D" w:rsidR="002C4866" w:rsidRDefault="00EF3570" w:rsidP="00EF3570">
      <w:pPr>
        <w:pStyle w:val="Legenda"/>
      </w:pPr>
      <w:r>
        <w:t xml:space="preserve">Figura </w:t>
      </w:r>
      <w:r w:rsidR="00D758E2">
        <w:fldChar w:fldCharType="begin"/>
      </w:r>
      <w:r w:rsidR="00D758E2">
        <w:instrText xml:space="preserve"> SEQ Figura \* ARABIC </w:instrText>
      </w:r>
      <w:r w:rsidR="00D758E2">
        <w:fldChar w:fldCharType="separate"/>
      </w:r>
      <w:r w:rsidR="006955F2">
        <w:rPr>
          <w:noProof/>
        </w:rPr>
        <w:t>12</w:t>
      </w:r>
      <w:r w:rsidR="00D758E2">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CE1E128" w:rsidR="00EF3570" w:rsidRDefault="004F5E97" w:rsidP="00210407">
      <w:pPr>
        <w:pStyle w:val="Legenda"/>
      </w:pPr>
      <w:r>
        <w:t xml:space="preserve">Figura </w:t>
      </w:r>
      <w:r w:rsidR="00D758E2">
        <w:fldChar w:fldCharType="begin"/>
      </w:r>
      <w:r w:rsidR="00D758E2">
        <w:instrText xml:space="preserve"> SEQ Figura \* ARABIC </w:instrText>
      </w:r>
      <w:r w:rsidR="00D758E2">
        <w:fldChar w:fldCharType="separate"/>
      </w:r>
      <w:r w:rsidR="006955F2">
        <w:rPr>
          <w:noProof/>
        </w:rPr>
        <w:t>13</w:t>
      </w:r>
      <w:r w:rsidR="00D758E2">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823F1E3" w:rsidR="00C75F43" w:rsidRDefault="00171C68" w:rsidP="00210407">
      <w:pPr>
        <w:pStyle w:val="Legenda"/>
        <w:rPr>
          <w:noProof/>
        </w:rPr>
      </w:pPr>
      <w:r>
        <w:t xml:space="preserve">Figura </w:t>
      </w:r>
      <w:r w:rsidR="00D758E2">
        <w:fldChar w:fldCharType="begin"/>
      </w:r>
      <w:r w:rsidR="00D758E2">
        <w:instrText xml:space="preserve"> SEQ Figura \* ARABIC </w:instrText>
      </w:r>
      <w:r w:rsidR="00D758E2">
        <w:fldChar w:fldCharType="separate"/>
      </w:r>
      <w:r w:rsidR="006955F2">
        <w:rPr>
          <w:noProof/>
        </w:rPr>
        <w:t>14</w:t>
      </w:r>
      <w:r w:rsidR="00D758E2">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42341A2" w:rsidR="00171C68" w:rsidRDefault="00171C68" w:rsidP="00210407">
      <w:pPr>
        <w:pStyle w:val="Legenda"/>
      </w:pPr>
      <w:r>
        <w:t xml:space="preserve">Figura </w:t>
      </w:r>
      <w:r w:rsidR="00D758E2">
        <w:fldChar w:fldCharType="begin"/>
      </w:r>
      <w:r w:rsidR="00D758E2">
        <w:instrText xml:space="preserve"> SEQ Figura \* ARABIC </w:instrText>
      </w:r>
      <w:r w:rsidR="00D758E2">
        <w:fldChar w:fldCharType="separate"/>
      </w:r>
      <w:r w:rsidR="006955F2">
        <w:rPr>
          <w:noProof/>
        </w:rPr>
        <w:t>15</w:t>
      </w:r>
      <w:r w:rsidR="00D758E2">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FA838C" w:rsidR="006955F2" w:rsidRDefault="006955F2" w:rsidP="006955F2">
      <w:pPr>
        <w:pStyle w:val="Legenda"/>
      </w:pPr>
      <w:r>
        <w:t xml:space="preserve">Figura </w:t>
      </w:r>
      <w:r w:rsidR="00D758E2">
        <w:fldChar w:fldCharType="begin"/>
      </w:r>
      <w:r w:rsidR="00D758E2">
        <w:instrText xml:space="preserve"> SEQ Figura \* ARABIC </w:instrText>
      </w:r>
      <w:r w:rsidR="00D758E2">
        <w:fldChar w:fldCharType="separate"/>
      </w:r>
      <w:r>
        <w:rPr>
          <w:noProof/>
        </w:rPr>
        <w:t>16</w:t>
      </w:r>
      <w:r w:rsidR="00D758E2">
        <w:rPr>
          <w:noProof/>
        </w:rPr>
        <w:fldChar w:fldCharType="end"/>
      </w:r>
      <w:r>
        <w:t xml:space="preserve"> Tela de busca de músicas que encaixem melhor no momento </w:t>
      </w:r>
      <w:r w:rsidRPr="00A73EA3">
        <w:t>(próprio, 2020)</w:t>
      </w:r>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r>
        <w:t>Tecnologias utilizadas no desenvolvimento</w:t>
      </w:r>
    </w:p>
    <w:p w14:paraId="34B446C0" w14:textId="41EA3DEB" w:rsidR="001E5306" w:rsidRDefault="001E5306" w:rsidP="006A158D">
      <w:proofErr w:type="spellStart"/>
      <w:r>
        <w:t>react</w:t>
      </w:r>
      <w:proofErr w:type="spellEnd"/>
    </w:p>
    <w:p w14:paraId="387EC2CA" w14:textId="23F4A554" w:rsidR="001E5306" w:rsidRDefault="00982670" w:rsidP="006A158D">
      <w:r>
        <w:t>material ui</w:t>
      </w:r>
    </w:p>
    <w:p w14:paraId="7B773E0F" w14:textId="0F3683F7" w:rsidR="0071470E" w:rsidRDefault="0071470E" w:rsidP="006A158D">
      <w:proofErr w:type="spellStart"/>
      <w:r>
        <w:t>firebase</w:t>
      </w:r>
      <w:proofErr w:type="spellEnd"/>
      <w:r>
        <w:t xml:space="preserve"> e </w:t>
      </w:r>
      <w:proofErr w:type="spellStart"/>
      <w:r>
        <w:t>gtm</w:t>
      </w:r>
      <w:proofErr w:type="spellEnd"/>
    </w:p>
    <w:p w14:paraId="5BB408CD" w14:textId="1F2A0282" w:rsidR="00A75870" w:rsidRDefault="00A75870" w:rsidP="00A75870">
      <w:pPr>
        <w:pStyle w:val="Ttulo2"/>
      </w:pPr>
      <w:r>
        <w:t>Distribuição d</w:t>
      </w:r>
      <w:r w:rsidR="00A94338">
        <w:t>a aplicação</w:t>
      </w:r>
      <w:r w:rsidR="00251F73">
        <w:t xml:space="preserve"> e coleta de dados</w:t>
      </w:r>
    </w:p>
    <w:p w14:paraId="7E073C0F" w14:textId="3A8FCABD"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2E8CA26A" w14:textId="53FFC3FB" w:rsidR="00AD7C18" w:rsidRDefault="00AD7C18" w:rsidP="00AD7C18">
      <w:pPr>
        <w:pStyle w:val="Ttulo3"/>
      </w:pPr>
      <w:r>
        <w:t>Hospedagem</w:t>
      </w:r>
    </w:p>
    <w:p w14:paraId="5884BB30" w14:textId="5A5E1CFB" w:rsidR="003E2A27" w:rsidRDefault="003E2A27" w:rsidP="003E2A27">
      <w:proofErr w:type="spellStart"/>
      <w:r>
        <w:t>Firebase</w:t>
      </w:r>
      <w:proofErr w:type="spellEnd"/>
    </w:p>
    <w:p w14:paraId="678AB1DB" w14:textId="02A09418" w:rsidR="003E2A27" w:rsidRDefault="00360E5F" w:rsidP="003E2A27">
      <w:proofErr w:type="spellStart"/>
      <w:r>
        <w:t>G</w:t>
      </w:r>
      <w:r w:rsidR="003E2A27">
        <w:t>ithubpages</w:t>
      </w:r>
      <w:proofErr w:type="spellEnd"/>
    </w:p>
    <w:p w14:paraId="655E1570" w14:textId="69310311" w:rsidR="002B30BD" w:rsidRDefault="002B30BD" w:rsidP="003E2A27">
      <w:r>
        <w:t>GTM</w:t>
      </w:r>
    </w:p>
    <w:p w14:paraId="66BD8074" w14:textId="0F2D0019" w:rsidR="00360E5F" w:rsidRDefault="00360E5F" w:rsidP="00360E5F">
      <w:pPr>
        <w:pStyle w:val="Ttulo3"/>
      </w:pPr>
      <w:r>
        <w:t xml:space="preserve">Coleta do </w:t>
      </w:r>
      <w:proofErr w:type="spellStart"/>
      <w:r>
        <w:t>firebase</w:t>
      </w:r>
      <w:proofErr w:type="spellEnd"/>
    </w:p>
    <w:p w14:paraId="4C696C57" w14:textId="2ADC629B" w:rsidR="00360E5F" w:rsidRDefault="00360E5F" w:rsidP="00360E5F">
      <w:proofErr w:type="spellStart"/>
      <w:r>
        <w:t>Firebase</w:t>
      </w:r>
      <w:proofErr w:type="spellEnd"/>
      <w:r>
        <w:t xml:space="preserve"> </w:t>
      </w:r>
      <w:proofErr w:type="spellStart"/>
      <w:r>
        <w:t>export</w:t>
      </w:r>
      <w:proofErr w:type="spellEnd"/>
    </w:p>
    <w:p w14:paraId="63BF9F29" w14:textId="56BD75F9" w:rsidR="00B277A9" w:rsidRDefault="00B277A9" w:rsidP="00360E5F">
      <w:r>
        <w:t xml:space="preserve">Estudo </w:t>
      </w:r>
      <w:proofErr w:type="spellStart"/>
      <w:r>
        <w:t>python</w:t>
      </w:r>
      <w:proofErr w:type="spellEnd"/>
    </w:p>
    <w:p w14:paraId="57073513" w14:textId="684DB3C2" w:rsidR="00B277A9" w:rsidRDefault="00B277A9" w:rsidP="00360E5F">
      <w:r w:rsidRPr="00B277A9">
        <w:t xml:space="preserve">Estudos realizado </w:t>
      </w:r>
      <w:proofErr w:type="spellStart"/>
      <w:r>
        <w:t>json</w:t>
      </w:r>
      <w:proofErr w:type="spellEnd"/>
      <w:r>
        <w:t xml:space="preserve"> </w:t>
      </w:r>
      <w:proofErr w:type="spellStart"/>
      <w:r>
        <w:t>firebase</w:t>
      </w:r>
      <w:proofErr w:type="spellEnd"/>
    </w:p>
    <w:p w14:paraId="66D4A536" w14:textId="2C8049BC" w:rsidR="00360E5F" w:rsidRDefault="00F44028" w:rsidP="00360E5F">
      <w:pPr>
        <w:pStyle w:val="Ttulo3"/>
      </w:pPr>
      <w:r>
        <w:t>Preparação dos dados para o KNN</w:t>
      </w:r>
    </w:p>
    <w:p w14:paraId="236BFAC0" w14:textId="20805178" w:rsidR="00360E5F" w:rsidRDefault="00B277A9" w:rsidP="00360E5F">
      <w:r>
        <w:t>Eventos =&gt; tabela</w:t>
      </w:r>
    </w:p>
    <w:p w14:paraId="75C23731" w14:textId="34454AF4" w:rsidR="00B277A9" w:rsidRPr="00360E5F" w:rsidRDefault="00B277A9" w:rsidP="00360E5F">
      <w:r>
        <w:t xml:space="preserve">Busca dados </w:t>
      </w:r>
      <w:proofErr w:type="spellStart"/>
      <w:r>
        <w:t>spotify</w:t>
      </w:r>
      <w:proofErr w:type="spellEnd"/>
    </w:p>
    <w:p w14:paraId="55CD6BFF" w14:textId="312AEC10"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690211CB" w14:textId="43707339" w:rsidR="002638C0" w:rsidRDefault="00542BF8" w:rsidP="00CA31F6">
      <w:pPr>
        <w:pStyle w:val="Ttulo3"/>
      </w:pPr>
      <w:bookmarkStart w:id="89" w:name="_Toc51603092"/>
      <w:r>
        <w:lastRenderedPageBreak/>
        <w:t>C</w:t>
      </w:r>
      <w:r w:rsidR="002638C0">
        <w:t>omo o trabalho vai relacionar as músicas que o usuário gosta aos contextos?</w:t>
      </w:r>
      <w:bookmarkEnd w:id="89"/>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65D90428" w:rsidR="002638C0" w:rsidRDefault="00542BF8" w:rsidP="00CA31F6">
      <w:pPr>
        <w:pStyle w:val="Ttulo3"/>
      </w:pPr>
      <w:bookmarkStart w:id="90" w:name="_Toc51603093"/>
      <w:r>
        <w:t>C</w:t>
      </w:r>
      <w:r w:rsidR="002638C0">
        <w:t xml:space="preserve">omo o trabalho vai recomendar novas </w:t>
      </w:r>
      <w:r>
        <w:t>músicas</w:t>
      </w:r>
      <w:r w:rsidR="002638C0">
        <w:t xml:space="preserve"> a partir da relação de contexto x </w:t>
      </w:r>
      <w:r>
        <w:t>música</w:t>
      </w:r>
      <w:r w:rsidR="002638C0">
        <w:t>?</w:t>
      </w:r>
      <w:bookmarkEnd w:id="90"/>
    </w:p>
    <w:p w14:paraId="098F5958" w14:textId="2FAF60F0" w:rsidR="00746ACF" w:rsidRPr="000D2456" w:rsidRDefault="001D2070" w:rsidP="00CA31F6">
      <w:pPr>
        <w:rPr>
          <w:u w:val="single"/>
        </w:rPr>
      </w:pPr>
      <w:r>
        <w:tab/>
      </w:r>
      <w:r w:rsidR="000A1E1A">
        <w:t xml:space="preserve">KNN =&gt; gênero =&gt; </w:t>
      </w:r>
      <w:proofErr w:type="spellStart"/>
      <w:r w:rsidR="000A1E1A">
        <w:t>musicas</w:t>
      </w:r>
      <w:proofErr w:type="spellEnd"/>
      <w:r w:rsidR="000A1E1A">
        <w:t xml:space="preserve"> do </w:t>
      </w:r>
      <w:proofErr w:type="spellStart"/>
      <w:r w:rsidR="000A1E1A">
        <w:t>genero</w:t>
      </w:r>
      <w:proofErr w:type="spellEnd"/>
    </w:p>
    <w:p w14:paraId="752B91D7" w14:textId="3485677D" w:rsidR="00825663" w:rsidRDefault="00825663" w:rsidP="00CA31F6">
      <w:pPr>
        <w:pStyle w:val="Ttulo2"/>
      </w:pPr>
      <w:bookmarkStart w:id="91" w:name="_Toc51603094"/>
      <w:r>
        <w:t>roteiro</w:t>
      </w:r>
      <w:bookmarkEnd w:id="91"/>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2"/>
      <w:r w:rsidR="00F97970">
        <w:t xml:space="preserve"> </w:t>
      </w:r>
      <w:commentRangeEnd w:id="92"/>
      <w:r w:rsidR="00F97970">
        <w:rPr>
          <w:rStyle w:val="Refdecomentrio"/>
        </w:rPr>
        <w:commentReference w:id="92"/>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1628FF8" w:rsidR="008F2AE9" w:rsidRPr="006C1E7D" w:rsidRDefault="008F2AE9" w:rsidP="00CA31F6">
      <w:pPr>
        <w:pStyle w:val="Ttulo1"/>
      </w:pPr>
      <w:bookmarkStart w:id="93" w:name="_Toc51603095"/>
      <w:r w:rsidRPr="006C1E7D">
        <w:lastRenderedPageBreak/>
        <w:t>CONCLUSÃO</w:t>
      </w:r>
      <w:bookmarkEnd w:id="93"/>
    </w:p>
    <w:p w14:paraId="45DBB776" w14:textId="3B3C5307" w:rsidR="008F2AE9" w:rsidRDefault="00DF3A09" w:rsidP="00CA31F6">
      <w:r>
        <w:tab/>
      </w:r>
      <w:commentRangeStart w:id="94"/>
      <w:commentRangeStart w:id="95"/>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4"/>
      <w:r w:rsidR="009518DB">
        <w:rPr>
          <w:rStyle w:val="Refdecomentrio"/>
        </w:rPr>
        <w:commentReference w:id="94"/>
      </w:r>
      <w:commentRangeEnd w:id="95"/>
      <w:r w:rsidR="00462A36">
        <w:rPr>
          <w:rStyle w:val="Refdecomentrio"/>
        </w:rPr>
        <w:commentReference w:id="95"/>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2"/>
          <w:headerReference w:type="first" r:id="rId53"/>
          <w:pgSz w:w="11907" w:h="16840" w:code="9"/>
          <w:pgMar w:top="1701" w:right="1134" w:bottom="1134" w:left="1701" w:header="851" w:footer="720" w:gutter="0"/>
          <w:cols w:space="720"/>
          <w:titlePg/>
        </w:sectPr>
      </w:pPr>
    </w:p>
    <w:p w14:paraId="697F3C69" w14:textId="1046AE5C" w:rsidR="008F2AE9" w:rsidRPr="00310EA6" w:rsidRDefault="008F2AE9" w:rsidP="00CA31F6">
      <w:pPr>
        <w:pStyle w:val="Ttulo1-semnumerao"/>
      </w:pPr>
      <w:bookmarkStart w:id="96" w:name="_Toc51603096"/>
      <w:commentRangeStart w:id="97"/>
      <w:commentRangeStart w:id="98"/>
      <w:r w:rsidRPr="00310EA6">
        <w:lastRenderedPageBreak/>
        <w:t>Referências Bibliográficas</w:t>
      </w:r>
      <w:commentRangeEnd w:id="97"/>
      <w:r w:rsidR="009518DB">
        <w:rPr>
          <w:rStyle w:val="Refdecomentrio"/>
          <w:b w:val="0"/>
          <w:caps w:val="0"/>
          <w:snapToGrid/>
          <w:spacing w:val="0"/>
          <w:kern w:val="0"/>
        </w:rPr>
        <w:commentReference w:id="97"/>
      </w:r>
      <w:commentRangeEnd w:id="98"/>
      <w:r w:rsidR="005A74E7">
        <w:rPr>
          <w:rStyle w:val="Refdecomentrio"/>
          <w:b w:val="0"/>
          <w:caps w:val="0"/>
          <w:snapToGrid/>
          <w:spacing w:val="0"/>
          <w:kern w:val="0"/>
        </w:rPr>
        <w:commentReference w:id="98"/>
      </w:r>
      <w:bookmarkEnd w:id="96"/>
    </w:p>
    <w:p w14:paraId="3EBC096E" w14:textId="21E7F78C" w:rsidR="00133BC3" w:rsidRPr="00B277A9" w:rsidRDefault="00C648F5" w:rsidP="00133BC3">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w:t>
      </w:r>
      <w:r w:rsidR="00133BC3" w:rsidRPr="00B277A9">
        <w:rPr>
          <w:noProof/>
          <w:lang w:val="en-US"/>
        </w:rPr>
        <w:t xml:space="preserve">2020. </w:t>
      </w:r>
    </w:p>
    <w:p w14:paraId="4EC292DB" w14:textId="77777777" w:rsidR="00133BC3" w:rsidRPr="00133BC3" w:rsidRDefault="00133BC3" w:rsidP="00133BC3">
      <w:pPr>
        <w:widowControl w:val="0"/>
        <w:autoSpaceDE w:val="0"/>
        <w:autoSpaceDN w:val="0"/>
        <w:adjustRightInd w:val="0"/>
        <w:rPr>
          <w:noProof/>
        </w:rPr>
      </w:pPr>
      <w:r w:rsidRPr="00B277A9">
        <w:rPr>
          <w:noProof/>
          <w:lang w:val="en-US"/>
        </w:rPr>
        <w:t xml:space="preserve">ACM RECSYS COMMUNITY. </w:t>
      </w:r>
      <w:r w:rsidRPr="00B277A9">
        <w:rPr>
          <w:b/>
          <w:bCs/>
          <w:noProof/>
          <w:lang w:val="en-US"/>
        </w:rPr>
        <w:t>RecSys – ACM Recommender Systems</w:t>
      </w:r>
      <w:r w:rsidRPr="00B277A9">
        <w:rPr>
          <w:noProof/>
          <w:lang w:val="en-US"/>
        </w:rPr>
        <w:t xml:space="preserve">. Disponível em: &lt;https://recsys.acm.org/&gt;. </w:t>
      </w:r>
      <w:r w:rsidRPr="00133BC3">
        <w:rPr>
          <w:noProof/>
        </w:rPr>
        <w:t xml:space="preserve">Acesso em: 28 abr. 2020. </w:t>
      </w:r>
    </w:p>
    <w:p w14:paraId="1988C9DB" w14:textId="77777777" w:rsidR="00133BC3" w:rsidRPr="00B277A9" w:rsidRDefault="00133BC3" w:rsidP="00133BC3">
      <w:pPr>
        <w:widowControl w:val="0"/>
        <w:autoSpaceDE w:val="0"/>
        <w:autoSpaceDN w:val="0"/>
        <w:adjustRightInd w:val="0"/>
        <w:rPr>
          <w:noProof/>
          <w:lang w:val="en-US"/>
        </w:rPr>
      </w:pPr>
      <w:r w:rsidRPr="00133BC3">
        <w:rPr>
          <w:noProof/>
        </w:rPr>
        <w:t xml:space="preserve">ALIAGA, W. K. DESENVOLVIMENTO DE UM SISTEMA DE RECOMENDACÃO MUSICAL SENSÍVEL AO CONTEXTO. </w:t>
      </w:r>
      <w:r w:rsidRPr="00B277A9">
        <w:rPr>
          <w:noProof/>
          <w:lang w:val="en-US"/>
        </w:rPr>
        <w:t xml:space="preserve">2018. </w:t>
      </w:r>
    </w:p>
    <w:p w14:paraId="2FB4986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HATNAGAR, V. </w:t>
      </w:r>
      <w:r w:rsidRPr="00B277A9">
        <w:rPr>
          <w:b/>
          <w:bCs/>
          <w:noProof/>
          <w:lang w:val="en-US"/>
        </w:rPr>
        <w:t>Collaborative filtering using data mining and analysis</w:t>
      </w:r>
      <w:r w:rsidRPr="00B277A9">
        <w:rPr>
          <w:noProof/>
          <w:lang w:val="en-US"/>
        </w:rPr>
        <w:t xml:space="preserve">. [s.l: s.n.]. </w:t>
      </w:r>
    </w:p>
    <w:p w14:paraId="3E48341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ORJA, K.; DIERINGER, S. Streaming or stealing? The complementary features between music streaming and music piracy. </w:t>
      </w:r>
      <w:r w:rsidRPr="00B277A9">
        <w:rPr>
          <w:b/>
          <w:bCs/>
          <w:noProof/>
          <w:lang w:val="en-US"/>
        </w:rPr>
        <w:t>Journal of Retailing and Consumer Services</w:t>
      </w:r>
      <w:r w:rsidRPr="00B277A9">
        <w:rPr>
          <w:noProof/>
          <w:lang w:val="en-US"/>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B277A9">
        <w:rPr>
          <w:noProof/>
          <w:lang w:val="en-US"/>
        </w:rPr>
        <w:t xml:space="preserve">DIETMAR, J. et al. </w:t>
      </w:r>
      <w:r w:rsidRPr="00B277A9">
        <w:rPr>
          <w:b/>
          <w:bCs/>
          <w:noProof/>
          <w:lang w:val="en-US"/>
        </w:rPr>
        <w:t>Recommendation system -An Introduction</w:t>
      </w:r>
      <w:r w:rsidRPr="00B277A9">
        <w:rPr>
          <w:noProof/>
          <w:lang w:val="en-US"/>
        </w:rPr>
        <w:t xml:space="preserve">. [s.l: s.n.]. </w:t>
      </w:r>
      <w:r w:rsidRPr="00133BC3">
        <w:rPr>
          <w:noProof/>
        </w:rPr>
        <w:t>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ERIKSSON, M. et al. </w:t>
      </w:r>
      <w:r w:rsidRPr="00B277A9">
        <w:rPr>
          <w:b/>
          <w:bCs/>
          <w:noProof/>
          <w:lang w:val="en-US"/>
        </w:rPr>
        <w:t>Spotify Teardown</w:t>
      </w:r>
      <w:r w:rsidRPr="00B277A9">
        <w:rPr>
          <w:noProof/>
          <w:lang w:val="en-US"/>
        </w:rPr>
        <w:t xml:space="preserve">. [s.l.] MIT Press, 2019. </w:t>
      </w:r>
    </w:p>
    <w:p w14:paraId="04AE897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FALK, K. </w:t>
      </w:r>
      <w:r w:rsidRPr="00B277A9">
        <w:rPr>
          <w:b/>
          <w:bCs/>
          <w:noProof/>
          <w:lang w:val="en-US"/>
        </w:rPr>
        <w:t>Practical Recommender Systems</w:t>
      </w:r>
      <w:r w:rsidRPr="00B277A9">
        <w:rPr>
          <w:noProof/>
          <w:lang w:val="en-US"/>
        </w:rPr>
        <w:t xml:space="preserve">. [s.l: s.n.]. </w:t>
      </w:r>
    </w:p>
    <w:p w14:paraId="36DBD0A7" w14:textId="77777777" w:rsidR="00133BC3" w:rsidRPr="00133BC3" w:rsidRDefault="00133BC3" w:rsidP="00133BC3">
      <w:pPr>
        <w:widowControl w:val="0"/>
        <w:autoSpaceDE w:val="0"/>
        <w:autoSpaceDN w:val="0"/>
        <w:adjustRightInd w:val="0"/>
        <w:rPr>
          <w:noProof/>
        </w:rPr>
      </w:pPr>
      <w:r w:rsidRPr="00B277A9">
        <w:rPr>
          <w:noProof/>
          <w:lang w:val="en-US"/>
        </w:rPr>
        <w:t xml:space="preserve">IFPI. </w:t>
      </w:r>
      <w:r w:rsidRPr="00B277A9">
        <w:rPr>
          <w:b/>
          <w:bCs/>
          <w:noProof/>
          <w:lang w:val="en-US"/>
        </w:rPr>
        <w:t>IFPI Global Music Report 2019</w:t>
      </w:r>
      <w:r w:rsidRPr="00B277A9">
        <w:rPr>
          <w:noProof/>
          <w:lang w:val="en-US"/>
        </w:rPr>
        <w:t xml:space="preserve">. </w:t>
      </w:r>
      <w:r w:rsidRPr="00133BC3">
        <w:rPr>
          <w:noProof/>
        </w:rPr>
        <w:t xml:space="preserve">Disponível em: &lt;https://www.ifpi.org/news/IFPI-GLOBAL-MUSIC-REPORT-2019&gt;. </w:t>
      </w:r>
    </w:p>
    <w:p w14:paraId="29E06246"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JOSÉ, I. </w:t>
      </w:r>
      <w:r w:rsidRPr="00B277A9">
        <w:rPr>
          <w:b/>
          <w:bCs/>
          <w:noProof/>
          <w:lang w:val="en-US"/>
        </w:rPr>
        <w:t>KNN (K-Nearest Neighbors) #1</w:t>
      </w:r>
      <w:r w:rsidRPr="00B277A9">
        <w:rPr>
          <w:noProof/>
          <w:lang w:val="en-US"/>
        </w:rPr>
        <w:t xml:space="preserve">. </w:t>
      </w:r>
      <w:r w:rsidRPr="00133BC3">
        <w:rPr>
          <w:noProof/>
        </w:rPr>
        <w:t xml:space="preserve">Disponível em: &lt;https://medium.com/brasil-ai/knn-k-nearest-neighbors-1-e140c82e9c4e&gt;. </w:t>
      </w:r>
      <w:r w:rsidRPr="00B277A9">
        <w:rPr>
          <w:noProof/>
          <w:lang w:val="en-US"/>
        </w:rPr>
        <w:t xml:space="preserve">Acesso em: 4 out. 2020. </w:t>
      </w:r>
    </w:p>
    <w:p w14:paraId="2026D57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LUDEWIG, M. et al. Effective nearest-neighbor music recommendations. </w:t>
      </w:r>
      <w:r w:rsidRPr="00B277A9">
        <w:rPr>
          <w:b/>
          <w:bCs/>
          <w:noProof/>
          <w:lang w:val="en-US"/>
        </w:rPr>
        <w:t>ACM International Conference Proceeding Series</w:t>
      </w:r>
      <w:r w:rsidRPr="00B277A9">
        <w:rPr>
          <w:noProof/>
          <w:lang w:val="en-US"/>
        </w:rPr>
        <w:t xml:space="preserve">, 2018. </w:t>
      </w:r>
    </w:p>
    <w:p w14:paraId="0CD845B9" w14:textId="77777777" w:rsidR="00133BC3" w:rsidRPr="00133BC3" w:rsidRDefault="00133BC3" w:rsidP="00133BC3">
      <w:pPr>
        <w:widowControl w:val="0"/>
        <w:autoSpaceDE w:val="0"/>
        <w:autoSpaceDN w:val="0"/>
        <w:adjustRightInd w:val="0"/>
        <w:rPr>
          <w:noProof/>
        </w:rPr>
      </w:pPr>
      <w:r w:rsidRPr="00B277A9">
        <w:rPr>
          <w:noProof/>
          <w:lang w:val="en-US"/>
        </w:rPr>
        <w:t xml:space="preserve">LUINI, B. J. R.; WHITMAN, A. E.; DATE, P. </w:t>
      </w:r>
      <w:r w:rsidRPr="00B277A9">
        <w:rPr>
          <w:b/>
          <w:bCs/>
          <w:noProof/>
          <w:lang w:val="en-US"/>
        </w:rPr>
        <w:t>Streaming Audio: The FezGuys’ Guide</w:t>
      </w:r>
      <w:r w:rsidRPr="00B277A9">
        <w:rPr>
          <w:noProof/>
          <w:lang w:val="en-US"/>
        </w:rPr>
        <w:t xml:space="preserve">. </w:t>
      </w:r>
      <w:r w:rsidRPr="00133BC3">
        <w:rPr>
          <w:noProof/>
        </w:rPr>
        <w:t xml:space="preserve">[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NIWA, H. </w:t>
      </w:r>
      <w:r w:rsidRPr="00B277A9">
        <w:rPr>
          <w:b/>
          <w:bCs/>
          <w:noProof/>
          <w:lang w:val="en-US"/>
        </w:rPr>
        <w:t>Streaming Systems</w:t>
      </w:r>
      <w:r w:rsidRPr="00B277A9">
        <w:rPr>
          <w:noProof/>
          <w:lang w:val="en-US"/>
        </w:rPr>
        <w:t>. [s.l.] O’Reilly Media, 2018. v. 134</w:t>
      </w:r>
    </w:p>
    <w:p w14:paraId="3339ED2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PEDREGOSA, F. et al. Scikit-learn: Machine Learning in {P}ython. </w:t>
      </w:r>
      <w:r w:rsidRPr="00B277A9">
        <w:rPr>
          <w:b/>
          <w:bCs/>
          <w:noProof/>
          <w:lang w:val="en-US"/>
        </w:rPr>
        <w:t>Journal of Machine Learning Research</w:t>
      </w:r>
      <w:r w:rsidRPr="00B277A9">
        <w:rPr>
          <w:noProof/>
          <w:lang w:val="en-US"/>
        </w:rPr>
        <w:t xml:space="preserve">, v. 12, p. 2825–2830, 2011. </w:t>
      </w:r>
    </w:p>
    <w:p w14:paraId="504B07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ÄTSCH, G. A brief introduction into machine learning. </w:t>
      </w:r>
      <w:r w:rsidRPr="00B277A9">
        <w:rPr>
          <w:b/>
          <w:bCs/>
          <w:noProof/>
          <w:lang w:val="en-US"/>
        </w:rPr>
        <w:t>21st Chaos Communication Congress</w:t>
      </w:r>
      <w:r w:rsidRPr="00B277A9">
        <w:rPr>
          <w:noProof/>
          <w:lang w:val="en-US"/>
        </w:rPr>
        <w:t xml:space="preserve">, p. 1–6, 2004. </w:t>
      </w:r>
    </w:p>
    <w:p w14:paraId="696F2EA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ESNICK, PAUL AND VARIAN, H. R. Recommender Systems. </w:t>
      </w:r>
      <w:r w:rsidRPr="00B277A9">
        <w:rPr>
          <w:b/>
          <w:bCs/>
          <w:noProof/>
          <w:lang w:val="en-US"/>
        </w:rPr>
        <w:t xml:space="preserve">Communications of the </w:t>
      </w:r>
      <w:r w:rsidRPr="00B277A9">
        <w:rPr>
          <w:b/>
          <w:bCs/>
          <w:noProof/>
          <w:lang w:val="en-US"/>
        </w:rPr>
        <w:lastRenderedPageBreak/>
        <w:t>ACM</w:t>
      </w:r>
      <w:r w:rsidRPr="00B277A9">
        <w:rPr>
          <w:noProof/>
          <w:lang w:val="en-US"/>
        </w:rPr>
        <w:t xml:space="preserve">, v. 40, n. 4, p. 56–58, 1997. </w:t>
      </w:r>
    </w:p>
    <w:p w14:paraId="695EA8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ICCI, F.; ROKACH, L.; SHAPIRA, B. </w:t>
      </w:r>
      <w:r w:rsidRPr="00B277A9">
        <w:rPr>
          <w:b/>
          <w:bCs/>
          <w:noProof/>
          <w:lang w:val="en-US"/>
        </w:rPr>
        <w:t>Recommender Systems Handbook</w:t>
      </w:r>
      <w:r w:rsidRPr="00B277A9">
        <w:rPr>
          <w:noProof/>
          <w:lang w:val="en-US"/>
        </w:rPr>
        <w:t xml:space="preserve">. [s.l: s.n.]. </w:t>
      </w:r>
    </w:p>
    <w:p w14:paraId="6F76B1D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M. COVER, P. E. H. Nearest Neighbor Pattern Classfication. v. I, p. 1–28, 1967. </w:t>
      </w:r>
    </w:p>
    <w:p w14:paraId="3790C6F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KALČIČ, M. et al. Prediction of music pairwise preferences from facial expressions. </w:t>
      </w:r>
      <w:r w:rsidRPr="00B277A9">
        <w:rPr>
          <w:b/>
          <w:bCs/>
          <w:noProof/>
          <w:lang w:val="en-US"/>
        </w:rPr>
        <w:t>International Conference on Intelligent User Interfaces, Proceedings IUI</w:t>
      </w:r>
      <w:r w:rsidRPr="00B277A9">
        <w:rPr>
          <w:noProof/>
          <w:lang w:val="en-US"/>
        </w:rPr>
        <w:t xml:space="preserve">, v. Part F1476, p. 150–159, 2019. </w:t>
      </w:r>
    </w:p>
    <w:p w14:paraId="482EC1EF" w14:textId="77777777" w:rsidR="00133BC3" w:rsidRPr="00B277A9" w:rsidRDefault="00133BC3" w:rsidP="00133BC3">
      <w:pPr>
        <w:widowControl w:val="0"/>
        <w:autoSpaceDE w:val="0"/>
        <w:autoSpaceDN w:val="0"/>
        <w:adjustRightInd w:val="0"/>
        <w:rPr>
          <w:noProof/>
          <w:lang w:val="en-US"/>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w:t>
      </w:r>
      <w:r w:rsidRPr="00B277A9">
        <w:rPr>
          <w:noProof/>
          <w:lang w:val="en-US"/>
        </w:rPr>
        <w:t xml:space="preserve">Acesso em: 12 mar. 2020. </w:t>
      </w:r>
    </w:p>
    <w:p w14:paraId="44D2C87D"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VOLOKHIN, S.; AGICHTEIN, E. Towards intent-aware contextual music recommendation: Initial experiments. </w:t>
      </w:r>
      <w:r w:rsidRPr="00B277A9">
        <w:rPr>
          <w:b/>
          <w:bCs/>
          <w:noProof/>
          <w:lang w:val="en-US"/>
        </w:rPr>
        <w:t>41st International ACM SIGIR Conference on Research and Development in Information Retrieval, SIGIR 2018</w:t>
      </w:r>
      <w:r w:rsidRPr="00B277A9">
        <w:rPr>
          <w:noProof/>
          <w:lang w:val="en-US"/>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B277A9">
        <w:rPr>
          <w:noProof/>
          <w:lang w:val="en-US"/>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4"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9"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6"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2"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4"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5"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7"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8"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EEB003" w14:textId="77777777" w:rsidR="00D758E2" w:rsidRDefault="00D758E2" w:rsidP="00CA31F6">
      <w:r>
        <w:separator/>
      </w:r>
    </w:p>
    <w:p w14:paraId="2EE327A7" w14:textId="77777777" w:rsidR="00D758E2" w:rsidRDefault="00D758E2" w:rsidP="00CA31F6"/>
    <w:p w14:paraId="5B74ECDC" w14:textId="77777777" w:rsidR="00D758E2" w:rsidRDefault="00D758E2" w:rsidP="00CA31F6"/>
    <w:p w14:paraId="2FAFA0CB" w14:textId="77777777" w:rsidR="00D758E2" w:rsidRDefault="00D758E2" w:rsidP="00CA31F6"/>
    <w:p w14:paraId="7FB862A9" w14:textId="77777777" w:rsidR="00D758E2" w:rsidRDefault="00D758E2" w:rsidP="00CA31F6"/>
    <w:p w14:paraId="5FADE235" w14:textId="77777777" w:rsidR="00D758E2" w:rsidRDefault="00D758E2" w:rsidP="00CA31F6"/>
    <w:p w14:paraId="2CCBEBFD" w14:textId="77777777" w:rsidR="00D758E2" w:rsidRDefault="00D758E2" w:rsidP="00CA31F6"/>
    <w:p w14:paraId="26290F7F" w14:textId="77777777" w:rsidR="00D758E2" w:rsidRDefault="00D758E2" w:rsidP="00CA31F6"/>
    <w:p w14:paraId="104432A9" w14:textId="77777777" w:rsidR="00D758E2" w:rsidRDefault="00D758E2" w:rsidP="00CA31F6"/>
    <w:p w14:paraId="235847BA" w14:textId="77777777" w:rsidR="00D758E2" w:rsidRDefault="00D758E2" w:rsidP="00CA31F6"/>
    <w:p w14:paraId="0CC4653E" w14:textId="77777777" w:rsidR="00D758E2" w:rsidRDefault="00D758E2" w:rsidP="00CA31F6"/>
    <w:p w14:paraId="656CB79D" w14:textId="77777777" w:rsidR="00D758E2" w:rsidRDefault="00D758E2" w:rsidP="00CA31F6"/>
    <w:p w14:paraId="16CCF5CD" w14:textId="77777777" w:rsidR="00D758E2" w:rsidRDefault="00D758E2" w:rsidP="00CA31F6"/>
    <w:p w14:paraId="4FFE854D" w14:textId="77777777" w:rsidR="00D758E2" w:rsidRDefault="00D758E2" w:rsidP="00CA31F6"/>
    <w:p w14:paraId="724CADEA" w14:textId="77777777" w:rsidR="00D758E2" w:rsidRDefault="00D758E2" w:rsidP="00CA31F6"/>
    <w:p w14:paraId="02B8ED23" w14:textId="77777777" w:rsidR="00D758E2" w:rsidRDefault="00D758E2" w:rsidP="00CA31F6"/>
    <w:p w14:paraId="0B6E0666" w14:textId="77777777" w:rsidR="00D758E2" w:rsidRDefault="00D758E2" w:rsidP="00CA31F6"/>
    <w:p w14:paraId="16F830C1" w14:textId="77777777" w:rsidR="00D758E2" w:rsidRDefault="00D758E2" w:rsidP="00CA31F6"/>
    <w:p w14:paraId="4A732156" w14:textId="77777777" w:rsidR="00D758E2" w:rsidRDefault="00D758E2" w:rsidP="00CA31F6"/>
    <w:p w14:paraId="3DD2CAE7" w14:textId="77777777" w:rsidR="00D758E2" w:rsidRDefault="00D758E2" w:rsidP="00CA31F6"/>
    <w:p w14:paraId="5ABEDC3A" w14:textId="77777777" w:rsidR="00D758E2" w:rsidRDefault="00D758E2" w:rsidP="00CA31F6"/>
    <w:p w14:paraId="671394E1" w14:textId="77777777" w:rsidR="00D758E2" w:rsidRDefault="00D758E2" w:rsidP="00CA31F6"/>
    <w:p w14:paraId="75436695" w14:textId="77777777" w:rsidR="00D758E2" w:rsidRDefault="00D758E2" w:rsidP="00CA31F6"/>
    <w:p w14:paraId="35C36315" w14:textId="77777777" w:rsidR="00D758E2" w:rsidRDefault="00D758E2" w:rsidP="00CA31F6"/>
    <w:p w14:paraId="23BCE756" w14:textId="77777777" w:rsidR="00D758E2" w:rsidRDefault="00D758E2" w:rsidP="00CA31F6"/>
    <w:p w14:paraId="21038564" w14:textId="77777777" w:rsidR="00D758E2" w:rsidRDefault="00D758E2" w:rsidP="00CA31F6"/>
    <w:p w14:paraId="1F211B2E" w14:textId="77777777" w:rsidR="00D758E2" w:rsidRDefault="00D758E2"/>
  </w:endnote>
  <w:endnote w:type="continuationSeparator" w:id="0">
    <w:p w14:paraId="64D9DE21" w14:textId="77777777" w:rsidR="00D758E2" w:rsidRDefault="00D758E2" w:rsidP="00CA31F6">
      <w:r>
        <w:continuationSeparator/>
      </w:r>
    </w:p>
    <w:p w14:paraId="152B7700" w14:textId="77777777" w:rsidR="00D758E2" w:rsidRDefault="00D758E2" w:rsidP="00CA31F6"/>
    <w:p w14:paraId="3F80FAC4" w14:textId="77777777" w:rsidR="00D758E2" w:rsidRDefault="00D758E2" w:rsidP="00CA31F6"/>
    <w:p w14:paraId="5220FAC8" w14:textId="77777777" w:rsidR="00D758E2" w:rsidRDefault="00D758E2" w:rsidP="00CA31F6"/>
    <w:p w14:paraId="5641B2BB" w14:textId="77777777" w:rsidR="00D758E2" w:rsidRDefault="00D758E2" w:rsidP="00CA31F6"/>
    <w:p w14:paraId="3172953D" w14:textId="77777777" w:rsidR="00D758E2" w:rsidRDefault="00D758E2" w:rsidP="00CA31F6"/>
    <w:p w14:paraId="13D40ED1" w14:textId="77777777" w:rsidR="00D758E2" w:rsidRDefault="00D758E2" w:rsidP="00CA31F6"/>
    <w:p w14:paraId="4949309B" w14:textId="77777777" w:rsidR="00D758E2" w:rsidRDefault="00D758E2" w:rsidP="00CA31F6"/>
    <w:p w14:paraId="17DA8B7E" w14:textId="77777777" w:rsidR="00D758E2" w:rsidRDefault="00D758E2" w:rsidP="00CA31F6"/>
    <w:p w14:paraId="36262ACE" w14:textId="77777777" w:rsidR="00D758E2" w:rsidRDefault="00D758E2" w:rsidP="00CA31F6"/>
    <w:p w14:paraId="7144E5FE" w14:textId="77777777" w:rsidR="00D758E2" w:rsidRDefault="00D758E2" w:rsidP="00CA31F6"/>
    <w:p w14:paraId="7B383436" w14:textId="77777777" w:rsidR="00D758E2" w:rsidRDefault="00D758E2" w:rsidP="00CA31F6"/>
    <w:p w14:paraId="3637EE09" w14:textId="77777777" w:rsidR="00D758E2" w:rsidRDefault="00D758E2" w:rsidP="00CA31F6"/>
    <w:p w14:paraId="1AB390D6" w14:textId="77777777" w:rsidR="00D758E2" w:rsidRDefault="00D758E2" w:rsidP="00CA31F6"/>
    <w:p w14:paraId="75C812BE" w14:textId="77777777" w:rsidR="00D758E2" w:rsidRDefault="00D758E2" w:rsidP="00CA31F6"/>
    <w:p w14:paraId="1783FB49" w14:textId="77777777" w:rsidR="00D758E2" w:rsidRDefault="00D758E2" w:rsidP="00CA31F6"/>
    <w:p w14:paraId="3D4BE787" w14:textId="77777777" w:rsidR="00D758E2" w:rsidRDefault="00D758E2" w:rsidP="00CA31F6"/>
    <w:p w14:paraId="23FDEEE0" w14:textId="77777777" w:rsidR="00D758E2" w:rsidRDefault="00D758E2" w:rsidP="00CA31F6"/>
    <w:p w14:paraId="5FC1D021" w14:textId="77777777" w:rsidR="00D758E2" w:rsidRDefault="00D758E2" w:rsidP="00CA31F6"/>
    <w:p w14:paraId="295A6A24" w14:textId="77777777" w:rsidR="00D758E2" w:rsidRDefault="00D758E2" w:rsidP="00CA31F6"/>
    <w:p w14:paraId="0CA6ACFD" w14:textId="77777777" w:rsidR="00D758E2" w:rsidRDefault="00D758E2" w:rsidP="00CA31F6"/>
    <w:p w14:paraId="71472B71" w14:textId="77777777" w:rsidR="00D758E2" w:rsidRDefault="00D758E2" w:rsidP="00CA31F6"/>
    <w:p w14:paraId="525A7D78" w14:textId="77777777" w:rsidR="00D758E2" w:rsidRDefault="00D758E2" w:rsidP="00CA31F6"/>
    <w:p w14:paraId="748C4253" w14:textId="77777777" w:rsidR="00D758E2" w:rsidRDefault="00D758E2" w:rsidP="00CA31F6"/>
    <w:p w14:paraId="43D97345" w14:textId="77777777" w:rsidR="00D758E2" w:rsidRDefault="00D758E2" w:rsidP="00CA31F6"/>
    <w:p w14:paraId="0828077F" w14:textId="77777777" w:rsidR="00D758E2" w:rsidRDefault="00D758E2" w:rsidP="00CA31F6"/>
    <w:p w14:paraId="02B4360F" w14:textId="77777777" w:rsidR="00D758E2" w:rsidRDefault="00D758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6BDC77" w14:textId="77777777" w:rsidR="00D758E2" w:rsidRDefault="00D758E2" w:rsidP="00CA31F6">
      <w:r>
        <w:separator/>
      </w:r>
    </w:p>
    <w:p w14:paraId="20F56DE4" w14:textId="77777777" w:rsidR="00D758E2" w:rsidRDefault="00D758E2" w:rsidP="00CA31F6"/>
    <w:p w14:paraId="02858133" w14:textId="77777777" w:rsidR="00D758E2" w:rsidRDefault="00D758E2" w:rsidP="00CA31F6"/>
    <w:p w14:paraId="56BA2BF0" w14:textId="77777777" w:rsidR="00D758E2" w:rsidRDefault="00D758E2" w:rsidP="00CA31F6"/>
    <w:p w14:paraId="3F3468B0" w14:textId="77777777" w:rsidR="00D758E2" w:rsidRDefault="00D758E2" w:rsidP="00CA31F6"/>
    <w:p w14:paraId="58A0F1E4" w14:textId="77777777" w:rsidR="00D758E2" w:rsidRDefault="00D758E2" w:rsidP="00CA31F6"/>
    <w:p w14:paraId="316C9C62" w14:textId="77777777" w:rsidR="00D758E2" w:rsidRDefault="00D758E2" w:rsidP="00CA31F6"/>
    <w:p w14:paraId="2EB82C4D" w14:textId="77777777" w:rsidR="00D758E2" w:rsidRDefault="00D758E2" w:rsidP="00CA31F6"/>
    <w:p w14:paraId="6A885180" w14:textId="77777777" w:rsidR="00D758E2" w:rsidRDefault="00D758E2" w:rsidP="00CA31F6"/>
    <w:p w14:paraId="0AAB78F0" w14:textId="77777777" w:rsidR="00D758E2" w:rsidRDefault="00D758E2" w:rsidP="00CA31F6"/>
    <w:p w14:paraId="6F4B5611" w14:textId="77777777" w:rsidR="00D758E2" w:rsidRDefault="00D758E2" w:rsidP="00CA31F6"/>
    <w:p w14:paraId="3831C3EF" w14:textId="77777777" w:rsidR="00D758E2" w:rsidRDefault="00D758E2" w:rsidP="00CA31F6"/>
    <w:p w14:paraId="6836881B" w14:textId="77777777" w:rsidR="00D758E2" w:rsidRDefault="00D758E2" w:rsidP="00CA31F6"/>
    <w:p w14:paraId="0F105D50" w14:textId="77777777" w:rsidR="00D758E2" w:rsidRDefault="00D758E2" w:rsidP="00CA31F6"/>
    <w:p w14:paraId="01D86FF4" w14:textId="77777777" w:rsidR="00D758E2" w:rsidRDefault="00D758E2" w:rsidP="00CA31F6"/>
    <w:p w14:paraId="674B855B" w14:textId="77777777" w:rsidR="00D758E2" w:rsidRDefault="00D758E2" w:rsidP="00CA31F6"/>
    <w:p w14:paraId="5747EA39" w14:textId="77777777" w:rsidR="00D758E2" w:rsidRDefault="00D758E2" w:rsidP="00CA31F6"/>
    <w:p w14:paraId="7CF16857" w14:textId="77777777" w:rsidR="00D758E2" w:rsidRDefault="00D758E2"/>
  </w:footnote>
  <w:footnote w:type="continuationSeparator" w:id="0">
    <w:p w14:paraId="3D215A52" w14:textId="77777777" w:rsidR="00D758E2" w:rsidRDefault="00D758E2" w:rsidP="00CA31F6">
      <w:r>
        <w:continuationSeparator/>
      </w:r>
    </w:p>
    <w:p w14:paraId="4392E0F1" w14:textId="77777777" w:rsidR="00D758E2" w:rsidRDefault="00D758E2" w:rsidP="00CA31F6"/>
    <w:p w14:paraId="74CC5FA1" w14:textId="77777777" w:rsidR="00D758E2" w:rsidRDefault="00D758E2" w:rsidP="00CA31F6"/>
    <w:p w14:paraId="5F7D9AC6" w14:textId="77777777" w:rsidR="00D758E2" w:rsidRDefault="00D758E2" w:rsidP="00CA31F6"/>
    <w:p w14:paraId="70A77E5C" w14:textId="77777777" w:rsidR="00D758E2" w:rsidRDefault="00D758E2" w:rsidP="00CA31F6"/>
    <w:p w14:paraId="64A786DB" w14:textId="77777777" w:rsidR="00D758E2" w:rsidRDefault="00D758E2" w:rsidP="00CA31F6"/>
    <w:p w14:paraId="09ED6E15" w14:textId="77777777" w:rsidR="00D758E2" w:rsidRDefault="00D758E2" w:rsidP="00CA31F6"/>
    <w:p w14:paraId="74A4CC08" w14:textId="77777777" w:rsidR="00D758E2" w:rsidRDefault="00D758E2" w:rsidP="00CA31F6"/>
    <w:p w14:paraId="713435C8" w14:textId="77777777" w:rsidR="00D758E2" w:rsidRDefault="00D758E2" w:rsidP="00CA31F6"/>
    <w:p w14:paraId="7B0022A1" w14:textId="77777777" w:rsidR="00D758E2" w:rsidRDefault="00D758E2" w:rsidP="00CA31F6"/>
    <w:p w14:paraId="4F3D66C2" w14:textId="77777777" w:rsidR="00D758E2" w:rsidRDefault="00D758E2" w:rsidP="00CA31F6"/>
    <w:p w14:paraId="019C0C74" w14:textId="77777777" w:rsidR="00D758E2" w:rsidRDefault="00D758E2" w:rsidP="00CA31F6"/>
    <w:p w14:paraId="5A9667CD" w14:textId="77777777" w:rsidR="00D758E2" w:rsidRDefault="00D758E2" w:rsidP="00CA31F6"/>
    <w:p w14:paraId="5718FD03" w14:textId="77777777" w:rsidR="00D758E2" w:rsidRDefault="00D758E2" w:rsidP="00CA31F6"/>
    <w:p w14:paraId="74AF43B6" w14:textId="77777777" w:rsidR="00D758E2" w:rsidRDefault="00D758E2" w:rsidP="00CA31F6"/>
    <w:p w14:paraId="02C5A557" w14:textId="77777777" w:rsidR="00D758E2" w:rsidRDefault="00D758E2" w:rsidP="00CA31F6"/>
    <w:p w14:paraId="7364B6C5" w14:textId="77777777" w:rsidR="00D758E2" w:rsidRDefault="00D758E2" w:rsidP="00CA31F6"/>
    <w:p w14:paraId="79C49E4C" w14:textId="77777777" w:rsidR="00D758E2" w:rsidRDefault="00D758E2" w:rsidP="00CA31F6"/>
    <w:p w14:paraId="06F9CEC3" w14:textId="77777777" w:rsidR="00D758E2" w:rsidRDefault="00D758E2" w:rsidP="00CA31F6"/>
    <w:p w14:paraId="387DB9C6" w14:textId="77777777" w:rsidR="00D758E2" w:rsidRDefault="00D758E2" w:rsidP="00CA31F6"/>
    <w:p w14:paraId="4A4CBDD7" w14:textId="77777777" w:rsidR="00D758E2" w:rsidRDefault="00D758E2" w:rsidP="00CA31F6"/>
    <w:p w14:paraId="7D1BC3EF" w14:textId="77777777" w:rsidR="00D758E2" w:rsidRDefault="00D758E2" w:rsidP="00CA31F6"/>
    <w:p w14:paraId="2D389811" w14:textId="77777777" w:rsidR="00D758E2" w:rsidRDefault="00D758E2" w:rsidP="00CA31F6"/>
    <w:p w14:paraId="6F2EA1E9" w14:textId="77777777" w:rsidR="00D758E2" w:rsidRDefault="00D758E2" w:rsidP="00CA31F6"/>
    <w:p w14:paraId="6B064A66" w14:textId="77777777" w:rsidR="00D758E2" w:rsidRDefault="00D758E2" w:rsidP="00CA31F6"/>
    <w:p w14:paraId="6B61147A" w14:textId="77777777" w:rsidR="00D758E2" w:rsidRDefault="00D758E2" w:rsidP="00CA31F6"/>
    <w:p w14:paraId="065B7C0B" w14:textId="77777777" w:rsidR="00D758E2" w:rsidRDefault="00D758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17E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01C"/>
    <w:rsid w:val="00161244"/>
    <w:rsid w:val="00161AD6"/>
    <w:rsid w:val="001624CD"/>
    <w:rsid w:val="00162619"/>
    <w:rsid w:val="00162F77"/>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57A"/>
    <w:rsid w:val="002A3F80"/>
    <w:rsid w:val="002A59B1"/>
    <w:rsid w:val="002A72DA"/>
    <w:rsid w:val="002B021F"/>
    <w:rsid w:val="002B2A8B"/>
    <w:rsid w:val="002B30BD"/>
    <w:rsid w:val="002B3257"/>
    <w:rsid w:val="002B3315"/>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2EBE"/>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5791"/>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1AD2"/>
    <w:rsid w:val="00AC269A"/>
    <w:rsid w:val="00AC2B6F"/>
    <w:rsid w:val="00AC374F"/>
    <w:rsid w:val="00AC3883"/>
    <w:rsid w:val="00AC4590"/>
    <w:rsid w:val="00AC4F44"/>
    <w:rsid w:val="00AC5353"/>
    <w:rsid w:val="00AC5E67"/>
    <w:rsid w:val="00AD0675"/>
    <w:rsid w:val="00AD0D94"/>
    <w:rsid w:val="00AD4C42"/>
    <w:rsid w:val="00AD5487"/>
    <w:rsid w:val="00AD5FA7"/>
    <w:rsid w:val="00AD7C18"/>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31AA"/>
    <w:rsid w:val="00D655C6"/>
    <w:rsid w:val="00D65876"/>
    <w:rsid w:val="00D67B76"/>
    <w:rsid w:val="00D7007E"/>
    <w:rsid w:val="00D71585"/>
    <w:rsid w:val="00D7282B"/>
    <w:rsid w:val="00D735AB"/>
    <w:rsid w:val="00D758E2"/>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277A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2</TotalTime>
  <Pages>54</Pages>
  <Words>17344</Words>
  <Characters>93659</Characters>
  <Application>Microsoft Office Word</Application>
  <DocSecurity>0</DocSecurity>
  <Lines>780</Lines>
  <Paragraphs>2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078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230</cp:revision>
  <cp:lastPrinted>2003-10-22T01:33:00Z</cp:lastPrinted>
  <dcterms:created xsi:type="dcterms:W3CDTF">2020-07-01T22:52:00Z</dcterms:created>
  <dcterms:modified xsi:type="dcterms:W3CDTF">2020-10-13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